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C19E0" w14:textId="77777777" w:rsidR="00852F51" w:rsidRPr="00894DC6" w:rsidRDefault="00852F51" w:rsidP="00894DC6">
      <w:pPr>
        <w:jc w:val="center"/>
        <w:rPr>
          <w:b/>
          <w:bCs/>
          <w:sz w:val="32"/>
          <w:szCs w:val="32"/>
        </w:rPr>
      </w:pPr>
      <w:r w:rsidRPr="00894DC6">
        <w:rPr>
          <w:b/>
          <w:bCs/>
          <w:noProof/>
        </w:rPr>
        <w:drawing>
          <wp:inline distT="0" distB="0" distL="0" distR="0" wp14:anchorId="4833CD6F" wp14:editId="065CF1CC">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21E9A2AF" w14:textId="280E0CBD" w:rsidR="00852F51" w:rsidRPr="00894DC6" w:rsidRDefault="00554E19" w:rsidP="00894DC6">
      <w:pPr>
        <w:jc w:val="center"/>
        <w:rPr>
          <w:b/>
          <w:bCs/>
        </w:rPr>
      </w:pPr>
      <w:r w:rsidRPr="00894DC6">
        <w:rPr>
          <w:b/>
          <w:bCs/>
        </w:rPr>
        <w:t>DESIGN AND IMPLEMENTATION OF A</w:t>
      </w:r>
      <w:r w:rsidR="00EF395F" w:rsidRPr="00894DC6">
        <w:rPr>
          <w:b/>
          <w:bCs/>
        </w:rPr>
        <w:t xml:space="preserve"> </w:t>
      </w:r>
      <w:r w:rsidR="00A81622" w:rsidRPr="00894DC6">
        <w:rPr>
          <w:b/>
          <w:bCs/>
        </w:rPr>
        <w:t>WEB</w:t>
      </w:r>
      <w:r w:rsidR="00B062E2" w:rsidRPr="00894DC6">
        <w:rPr>
          <w:b/>
          <w:bCs/>
        </w:rPr>
        <w:t>-</w:t>
      </w:r>
      <w:r w:rsidR="00A81622" w:rsidRPr="00894DC6">
        <w:rPr>
          <w:b/>
          <w:bCs/>
        </w:rPr>
        <w:t xml:space="preserve">BASED </w:t>
      </w:r>
      <w:r w:rsidR="00EF395F" w:rsidRPr="00894DC6">
        <w:rPr>
          <w:b/>
          <w:bCs/>
        </w:rPr>
        <w:t>RADIO</w:t>
      </w:r>
      <w:r w:rsidRPr="00894DC6">
        <w:rPr>
          <w:b/>
          <w:bCs/>
        </w:rPr>
        <w:t xml:space="preserve"> AUDIENCE </w:t>
      </w:r>
      <w:r w:rsidR="00633ED9" w:rsidRPr="00894DC6">
        <w:rPr>
          <w:b/>
          <w:bCs/>
        </w:rPr>
        <w:t>MEASUREMENT</w:t>
      </w:r>
      <w:r w:rsidRPr="00894DC6">
        <w:rPr>
          <w:b/>
          <w:bCs/>
        </w:rPr>
        <w:t xml:space="preserve"> </w:t>
      </w:r>
      <w:r w:rsidR="004D6D5B" w:rsidRPr="00894DC6">
        <w:rPr>
          <w:b/>
          <w:bCs/>
        </w:rPr>
        <w:t>SYSTEM</w:t>
      </w:r>
    </w:p>
    <w:p w14:paraId="0438FD75" w14:textId="77777777" w:rsidR="00554E19" w:rsidRPr="00894DC6" w:rsidRDefault="00554E19" w:rsidP="00894DC6">
      <w:pPr>
        <w:jc w:val="center"/>
        <w:rPr>
          <w:b/>
          <w:bCs/>
        </w:rPr>
      </w:pPr>
    </w:p>
    <w:p w14:paraId="1A5CD1F3" w14:textId="5C99DCE0" w:rsidR="00852F51" w:rsidRPr="00894DC6" w:rsidRDefault="00554E19" w:rsidP="00894DC6">
      <w:pPr>
        <w:jc w:val="center"/>
        <w:rPr>
          <w:b/>
          <w:bCs/>
        </w:rPr>
      </w:pPr>
      <w:r w:rsidRPr="00894DC6">
        <w:rPr>
          <w:b/>
          <w:bCs/>
        </w:rPr>
        <w:t>BY</w:t>
      </w:r>
    </w:p>
    <w:p w14:paraId="75EF1A56" w14:textId="522FA692" w:rsidR="00852F51" w:rsidRPr="00894DC6" w:rsidRDefault="00554E19" w:rsidP="00894DC6">
      <w:pPr>
        <w:jc w:val="center"/>
        <w:rPr>
          <w:b/>
          <w:bCs/>
        </w:rPr>
      </w:pPr>
      <w:r w:rsidRPr="00894DC6">
        <w:rPr>
          <w:b/>
          <w:bCs/>
        </w:rPr>
        <w:t>AYEGBA JESSE-JOSEPH, ANIBE</w:t>
      </w:r>
    </w:p>
    <w:p w14:paraId="70D244E2" w14:textId="1960134D" w:rsidR="00852F51" w:rsidRPr="00894DC6" w:rsidRDefault="00554E19" w:rsidP="00894DC6">
      <w:pPr>
        <w:jc w:val="center"/>
        <w:rPr>
          <w:b/>
          <w:bCs/>
        </w:rPr>
      </w:pPr>
      <w:r w:rsidRPr="00894DC6">
        <w:rPr>
          <w:b/>
          <w:bCs/>
        </w:rPr>
        <w:t>(16CK020793)</w:t>
      </w:r>
    </w:p>
    <w:p w14:paraId="15D12161" w14:textId="77777777" w:rsidR="00554E19" w:rsidRPr="00894DC6" w:rsidRDefault="00554E19" w:rsidP="00894DC6">
      <w:pPr>
        <w:jc w:val="center"/>
        <w:rPr>
          <w:b/>
          <w:bCs/>
        </w:rPr>
      </w:pPr>
    </w:p>
    <w:p w14:paraId="2FB20CAB" w14:textId="35AD01D2" w:rsidR="00852F51" w:rsidRPr="00894DC6" w:rsidRDefault="00554E19" w:rsidP="00894DC6">
      <w:pPr>
        <w:jc w:val="center"/>
        <w:rPr>
          <w:b/>
          <w:bCs/>
        </w:rPr>
      </w:pPr>
      <w:r w:rsidRPr="00894DC6">
        <w:rPr>
          <w:b/>
          <w:bCs/>
        </w:rPr>
        <w:t>SUBMITTED TO</w:t>
      </w:r>
    </w:p>
    <w:p w14:paraId="5C9CC3E7" w14:textId="02896B2D" w:rsidR="00852F51" w:rsidRPr="00894DC6" w:rsidRDefault="00554E19" w:rsidP="00894DC6">
      <w:pPr>
        <w:jc w:val="center"/>
        <w:rPr>
          <w:b/>
          <w:bCs/>
        </w:rPr>
      </w:pPr>
      <w:r w:rsidRPr="00894DC6">
        <w:rPr>
          <w:b/>
          <w:bCs/>
        </w:rPr>
        <w:t>THE DEPARTMENT OF ELECTRICAL AND INFORMATION ENGINEERING,</w:t>
      </w:r>
    </w:p>
    <w:p w14:paraId="05144F36" w14:textId="194B72D3" w:rsidR="00852F51" w:rsidRPr="00894DC6" w:rsidRDefault="00554E19" w:rsidP="00894DC6">
      <w:pPr>
        <w:jc w:val="center"/>
        <w:rPr>
          <w:b/>
          <w:bCs/>
        </w:rPr>
      </w:pPr>
      <w:r w:rsidRPr="00894DC6">
        <w:rPr>
          <w:b/>
          <w:bCs/>
        </w:rPr>
        <w:t>COLLEGE OF ENGINEERING,</w:t>
      </w:r>
    </w:p>
    <w:p w14:paraId="772F795F" w14:textId="2B735306" w:rsidR="00852F51" w:rsidRPr="00894DC6" w:rsidRDefault="00554E19" w:rsidP="00894DC6">
      <w:pPr>
        <w:jc w:val="center"/>
        <w:rPr>
          <w:b/>
          <w:bCs/>
        </w:rPr>
      </w:pPr>
      <w:r w:rsidRPr="00894DC6">
        <w:rPr>
          <w:b/>
          <w:bCs/>
        </w:rPr>
        <w:t>COVENANT UNIVERSITY</w:t>
      </w:r>
    </w:p>
    <w:p w14:paraId="73501889" w14:textId="77777777" w:rsidR="00852F51" w:rsidRPr="00894DC6" w:rsidRDefault="00852F51" w:rsidP="00894DC6">
      <w:pPr>
        <w:jc w:val="center"/>
        <w:rPr>
          <w:b/>
          <w:bCs/>
        </w:rPr>
      </w:pPr>
    </w:p>
    <w:p w14:paraId="02A0953F" w14:textId="7F7CA64C" w:rsidR="00852F51" w:rsidRPr="00894DC6" w:rsidRDefault="00554E19" w:rsidP="00894DC6">
      <w:pPr>
        <w:jc w:val="center"/>
        <w:rPr>
          <w:b/>
          <w:bCs/>
        </w:rPr>
      </w:pPr>
      <w:r w:rsidRPr="00894DC6">
        <w:rPr>
          <w:b/>
          <w:bCs/>
        </w:rPr>
        <w:t xml:space="preserve">IN PARTIAL FULFILLMENT FOR THE AWARD OF THE DEGREE OF BACHELOR OF ENGINEERING (B.ENG.), ELECTRICAL </w:t>
      </w:r>
      <w:r w:rsidR="00FB2D14" w:rsidRPr="00894DC6">
        <w:rPr>
          <w:b/>
          <w:bCs/>
        </w:rPr>
        <w:t xml:space="preserve">AND ELECTRONICS </w:t>
      </w:r>
      <w:r w:rsidRPr="00894DC6">
        <w:rPr>
          <w:b/>
          <w:bCs/>
        </w:rPr>
        <w:t>ENGINEERING,</w:t>
      </w:r>
      <w:r w:rsidR="004C15DA" w:rsidRPr="00894DC6">
        <w:rPr>
          <w:b/>
          <w:bCs/>
        </w:rPr>
        <w:t xml:space="preserve"> </w:t>
      </w:r>
      <w:r w:rsidRPr="00894DC6">
        <w:rPr>
          <w:b/>
          <w:bCs/>
        </w:rPr>
        <w:t>COVENANT UNIVERSITY, OTA, OGUN STATE, NIGERIA</w:t>
      </w:r>
    </w:p>
    <w:p w14:paraId="658A31CE" w14:textId="77777777" w:rsidR="00852F51" w:rsidRPr="00894DC6" w:rsidRDefault="00852F51" w:rsidP="00894DC6">
      <w:pPr>
        <w:jc w:val="center"/>
        <w:rPr>
          <w:b/>
          <w:bCs/>
        </w:rPr>
      </w:pPr>
    </w:p>
    <w:p w14:paraId="01A59438" w14:textId="52FFAFBF" w:rsidR="00852F51" w:rsidRPr="00894DC6" w:rsidRDefault="00554E19" w:rsidP="00894DC6">
      <w:pPr>
        <w:jc w:val="center"/>
        <w:rPr>
          <w:b/>
          <w:bCs/>
        </w:rPr>
      </w:pPr>
      <w:r w:rsidRPr="00894DC6">
        <w:rPr>
          <w:b/>
          <w:bCs/>
        </w:rPr>
        <w:t>JANUARY, 2021</w:t>
      </w:r>
      <w:r w:rsidR="00B77565" w:rsidRPr="00894DC6">
        <w:rPr>
          <w:b/>
          <w:bCs/>
        </w:rPr>
        <w:t>.</w:t>
      </w:r>
    </w:p>
    <w:p w14:paraId="1E0F6708" w14:textId="649C2AF6" w:rsidR="003C6B5B" w:rsidRDefault="003C6B5B" w:rsidP="00EB5FEC"/>
    <w:p w14:paraId="56291501" w14:textId="0117A7F3" w:rsidR="00DE6712" w:rsidRDefault="00DE6712" w:rsidP="00EB5FEC"/>
    <w:p w14:paraId="0392CDED" w14:textId="31F2BCDD" w:rsidR="00DE6712" w:rsidRDefault="00DE6712" w:rsidP="00EB5FEC"/>
    <w:p w14:paraId="48443F5D" w14:textId="7D3F9B80" w:rsidR="00DE6712" w:rsidRDefault="00DE6712" w:rsidP="00EB5FEC"/>
    <w:p w14:paraId="0C3D7564" w14:textId="2CCD226B" w:rsidR="00DE6712" w:rsidRDefault="00DE6712" w:rsidP="00EB5FEC"/>
    <w:p w14:paraId="347B3DC1" w14:textId="147F5ABE" w:rsidR="00521E89" w:rsidRDefault="00521E89" w:rsidP="00EB5FEC"/>
    <w:p w14:paraId="651EECD1" w14:textId="77777777" w:rsidR="00521E89" w:rsidRPr="00894DC6" w:rsidRDefault="00521E89" w:rsidP="00894DC6">
      <w:pPr>
        <w:jc w:val="center"/>
        <w:rPr>
          <w:b/>
          <w:bCs/>
        </w:rPr>
      </w:pPr>
      <w:r>
        <w:br w:type="page"/>
      </w:r>
      <w:r w:rsidRPr="00894DC6">
        <w:rPr>
          <w:b/>
          <w:bCs/>
        </w:rPr>
        <w:lastRenderedPageBreak/>
        <w:t>DEDICATION</w:t>
      </w:r>
    </w:p>
    <w:p w14:paraId="6E6FF087" w14:textId="50205D0F" w:rsidR="00521E89" w:rsidRPr="00571CFA" w:rsidRDefault="00521E89" w:rsidP="00EB5FEC">
      <w:r w:rsidRPr="00571CFA">
        <w:t xml:space="preserve">This </w:t>
      </w:r>
      <w:r>
        <w:t>project report</w:t>
      </w:r>
      <w:r w:rsidRPr="00571CFA">
        <w:t xml:space="preserve"> is dedicated to God Almighty my Creator, who has been my rock, guide, source of inspiration, wisdom, knowledge and understanding. He has been my strength and in his arms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rsidR="000150F6">
        <w:t>,</w:t>
      </w:r>
      <w:r w:rsidRPr="00571CFA">
        <w:t xml:space="preserve"> </w:t>
      </w:r>
      <w:r w:rsidR="000150F6">
        <w:t>t</w:t>
      </w:r>
      <w:r w:rsidRPr="00571CFA">
        <w:t>he words that will express how much appreciation I have for you have</w:t>
      </w:r>
      <w:r w:rsidR="00AB7B46">
        <w:t xml:space="preserve"> not</w:t>
      </w:r>
      <w:r w:rsidRPr="00571CFA">
        <w:t xml:space="preserve"> been invented yet. So, in all sincerity I say thank you and God bless you. </w:t>
      </w:r>
    </w:p>
    <w:p w14:paraId="18AF348A" w14:textId="4F379F0C" w:rsidR="00DE6712" w:rsidRDefault="00DE6712" w:rsidP="00EB5FEC"/>
    <w:p w14:paraId="23DD6A06" w14:textId="003939C8" w:rsidR="00521E89" w:rsidRDefault="00521E89" w:rsidP="00EB5FEC"/>
    <w:p w14:paraId="2E6A59B7" w14:textId="410093D4" w:rsidR="00521E89" w:rsidRDefault="00521E89" w:rsidP="00EB5FEC"/>
    <w:p w14:paraId="4E3405C7" w14:textId="76C9CDB2" w:rsidR="00521E89" w:rsidRDefault="00521E89" w:rsidP="00EB5FEC"/>
    <w:p w14:paraId="36E50D84" w14:textId="38E16AD2" w:rsidR="00933FEB" w:rsidRDefault="00933FEB" w:rsidP="00EB5FEC"/>
    <w:p w14:paraId="3ACBC06C" w14:textId="77777777" w:rsidR="00933FEB" w:rsidRDefault="00933FEB" w:rsidP="00EB5FEC">
      <w:r>
        <w:br w:type="page"/>
      </w:r>
    </w:p>
    <w:p w14:paraId="33F77F75" w14:textId="35A1C9AC" w:rsidR="00933FEB" w:rsidRDefault="00933FEB" w:rsidP="00EB5FEC"/>
    <w:p w14:paraId="1AC2AE8B" w14:textId="39AEC2EB" w:rsidR="00933FEB" w:rsidRDefault="00933FEB" w:rsidP="00EB5FEC"/>
    <w:p w14:paraId="00788299" w14:textId="2A36D72A" w:rsidR="00933FEB" w:rsidRDefault="00933FEB" w:rsidP="00EB5FEC"/>
    <w:p w14:paraId="14E926DA" w14:textId="4F8427D6" w:rsidR="00933FEB" w:rsidRDefault="00933FEB" w:rsidP="00EB5FEC"/>
    <w:p w14:paraId="1BF92C80" w14:textId="412CEDF0" w:rsidR="00933FEB" w:rsidRDefault="00933FEB" w:rsidP="00EB5FEC"/>
    <w:p w14:paraId="73B0D5F1" w14:textId="620C82DF" w:rsidR="00933FEB" w:rsidRDefault="00933FEB" w:rsidP="00EB5FEC"/>
    <w:p w14:paraId="15059CD3" w14:textId="135E0F24" w:rsidR="00933FEB" w:rsidRDefault="00933FEB" w:rsidP="00EB5FEC"/>
    <w:p w14:paraId="1A778C4E" w14:textId="774E56F6" w:rsidR="00933FEB" w:rsidRDefault="00933FEB" w:rsidP="00EB5FEC"/>
    <w:p w14:paraId="136B1847" w14:textId="0E8F077B" w:rsidR="00933FEB" w:rsidRDefault="00933FEB" w:rsidP="00EB5FEC"/>
    <w:p w14:paraId="201EA931" w14:textId="534D766B" w:rsidR="00933FEB" w:rsidRDefault="00933FEB" w:rsidP="00EB5FEC"/>
    <w:p w14:paraId="5DC4DADC" w14:textId="640D0AA7" w:rsidR="00933FEB" w:rsidRDefault="00933FEB" w:rsidP="00EB5FEC"/>
    <w:p w14:paraId="635E959D" w14:textId="3E9E85EC" w:rsidR="00933FEB" w:rsidRDefault="00933FEB" w:rsidP="00EB5FEC"/>
    <w:p w14:paraId="62847910" w14:textId="77777777" w:rsidR="00933FEB" w:rsidRDefault="00933FEB" w:rsidP="00EB5FEC"/>
    <w:p w14:paraId="5C1E6AEE" w14:textId="15F920AD" w:rsidR="00521E89" w:rsidRDefault="00521E89" w:rsidP="00EB5FEC"/>
    <w:p w14:paraId="11675C20" w14:textId="4545F1D8" w:rsidR="00521E89" w:rsidRDefault="00521E89" w:rsidP="00EB5FEC"/>
    <w:p w14:paraId="275BCA7B" w14:textId="07739074" w:rsidR="00521E89" w:rsidRDefault="00521E89" w:rsidP="00EB5FEC"/>
    <w:p w14:paraId="7779555B" w14:textId="04CC6C23" w:rsidR="00521E89" w:rsidRDefault="00521E89" w:rsidP="00EB5FEC"/>
    <w:p w14:paraId="315D39BB" w14:textId="607C8B8E" w:rsidR="00521E89" w:rsidRDefault="00521E89" w:rsidP="00EB5FEC"/>
    <w:p w14:paraId="2502B183" w14:textId="7360A9C8" w:rsidR="00521E89" w:rsidRDefault="00521E89" w:rsidP="00EB5FEC"/>
    <w:p w14:paraId="5E5E4A87" w14:textId="625DF408" w:rsidR="00521E89" w:rsidRDefault="00521E89" w:rsidP="00EB5FEC"/>
    <w:p w14:paraId="4967D2B0" w14:textId="2F0A867A" w:rsidR="00521E89" w:rsidRDefault="00521E89" w:rsidP="00EB5FEC"/>
    <w:p w14:paraId="41D5B64F" w14:textId="3EBFD32F" w:rsidR="00521E89" w:rsidRDefault="00521E89" w:rsidP="00EB5FEC"/>
    <w:p w14:paraId="6511A388" w14:textId="77777777" w:rsidR="00521E89" w:rsidRDefault="00521E89" w:rsidP="00EB5FEC"/>
    <w:p w14:paraId="76154E5A" w14:textId="6B0566B8" w:rsidR="00EB1D7F" w:rsidRPr="00EB1D7F" w:rsidRDefault="00DE6712" w:rsidP="00EB5FEC">
      <w:pPr>
        <w:pStyle w:val="Heading1"/>
      </w:pPr>
      <w:r w:rsidRPr="00F26112">
        <w:lastRenderedPageBreak/>
        <w:t>INTRODUCTION</w:t>
      </w:r>
    </w:p>
    <w:p w14:paraId="7F7D0DFA" w14:textId="0C4B57A8" w:rsidR="00633ED9" w:rsidRDefault="00EB1D7F" w:rsidP="00EB5FEC">
      <w:pPr>
        <w:pStyle w:val="Heading2"/>
      </w:pPr>
      <w:r>
        <w:t>BACKGROUND OF THE STUDY</w:t>
      </w:r>
    </w:p>
    <w:p w14:paraId="416E74EA" w14:textId="5E1DA2DE" w:rsidR="00F226A9" w:rsidRDefault="00F226A9" w:rsidP="00EB5FEC">
      <w:r>
        <w:t xml:space="preserve">The classical view of audience </w:t>
      </w:r>
      <w:r w:rsidR="00A81622">
        <w:t>measurement</w:t>
      </w:r>
      <w:r>
        <w:t xml:space="preserve"> is the estimation of the number of viewers who are tuned to a particular TV program or channel, or the number of listeners who are tuned to a particular radio program or channel. Audience measurement takes into account, the behaviour of  the audience as well as its demographics</w:t>
      </w:r>
      <w:r w:rsidR="0000281C">
        <w:t xml:space="preserve"> </w:t>
      </w:r>
      <w:r w:rsidR="0000281C">
        <w:fldChar w:fldCharType="begin" w:fldLock="1"/>
      </w:r>
      <w:r w:rsidR="004956AE">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00281C">
        <w:fldChar w:fldCharType="separate"/>
      </w:r>
      <w:r w:rsidR="0000281C" w:rsidRPr="0000281C">
        <w:rPr>
          <w:noProof/>
        </w:rPr>
        <w:t>[1]</w:t>
      </w:r>
      <w:r w:rsidR="0000281C">
        <w:fldChar w:fldCharType="end"/>
      </w:r>
      <w:r>
        <w:t>. Direct and indirect methods of measurement are used and, usually, results from a carefully chosen sample are extrapolated to produce figures for the whole population.</w:t>
      </w:r>
      <w:r w:rsidR="00636F5C">
        <w:t xml:space="preserve"> Audience research is an important aspect of television and radio production broadcasting as well as newer forms of media material. Internet, IPTV, mobile phones, and personal computers are all examples of delivery methods. Audience </w:t>
      </w:r>
      <w:r w:rsidR="00235F8D">
        <w:t>measurement</w:t>
      </w:r>
      <w:r w:rsidR="00636F5C">
        <w:t xml:space="preserve"> can be used for everything from self-promotion to fine-tuning a service</w:t>
      </w:r>
      <w:r w:rsidR="006830D8">
        <w:t xml:space="preserve"> </w:t>
      </w:r>
      <w:r w:rsidR="005A5930">
        <w:fldChar w:fldCharType="begin" w:fldLock="1"/>
      </w:r>
      <w:r w:rsidR="004956AE">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5A5930">
        <w:fldChar w:fldCharType="separate"/>
      </w:r>
      <w:r w:rsidR="0000281C" w:rsidRPr="0000281C">
        <w:rPr>
          <w:noProof/>
        </w:rPr>
        <w:t>[2]</w:t>
      </w:r>
      <w:r w:rsidR="005A5930">
        <w:fldChar w:fldCharType="end"/>
      </w:r>
      <w:r w:rsidR="00636F5C">
        <w:t>.</w:t>
      </w:r>
    </w:p>
    <w:p w14:paraId="15B9FBD7" w14:textId="09B185A1" w:rsidR="00F226A9" w:rsidRDefault="00F226A9" w:rsidP="00EB5FEC">
      <w:r w:rsidRPr="00F226A9">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t xml:space="preserve"> W</w:t>
      </w:r>
      <w:r w:rsidRPr="00F226A9">
        <w:t>ithout accurate audience data</w:t>
      </w:r>
      <w:r>
        <w:t>,</w:t>
      </w:r>
      <w:r w:rsidRPr="00F226A9">
        <w:t xml:space="preserve"> </w:t>
      </w:r>
      <w:r>
        <w:t>m</w:t>
      </w:r>
      <w:r w:rsidRPr="00F226A9">
        <w:t>any firms may be reluctant to join in the new delivery platforms.</w:t>
      </w:r>
    </w:p>
    <w:p w14:paraId="7A602DA7" w14:textId="59E83534" w:rsidR="00E80DA5" w:rsidRDefault="00E80DA5" w:rsidP="00EB5FEC">
      <w:pPr>
        <w:pStyle w:val="Heading3"/>
      </w:pPr>
      <w:r>
        <w:t xml:space="preserve">BRIEF </w:t>
      </w:r>
      <w:r w:rsidR="004A75A7">
        <w:t>HISTORY</w:t>
      </w:r>
      <w:r w:rsidR="00153F01">
        <w:t xml:space="preserve"> OF AUDIENCE MEASUREMENT</w:t>
      </w:r>
    </w:p>
    <w:p w14:paraId="57563834" w14:textId="1F631090" w:rsidR="008D60C5" w:rsidRDefault="002F5299" w:rsidP="00EB5FEC">
      <w:r w:rsidRPr="002F5299">
        <w:t>First launched in the late 1940's soon after the start of commercial broadcasting, the audience measurements allowed radio broadcasting business to flourish through networks which offered advertisers, who pa</w:t>
      </w:r>
      <w:r w:rsidR="00CE0E09">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rsidR="004F180F">
        <w:t>years</w:t>
      </w:r>
      <w:r w:rsidRPr="002F5299">
        <w:t xml:space="preserve"> until the explosion of digitally accessible data resulted in such devices as cable boxes, video on demand boxes and cell phone as well as web apps, internet browser clicks, web queries, and social media activities.</w:t>
      </w:r>
      <w:r w:rsidR="002F2221">
        <w:t xml:space="preserve"> </w:t>
      </w:r>
      <w:r w:rsidR="00B80840" w:rsidRPr="00B80840">
        <w:t xml:space="preserve">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w:t>
      </w:r>
      <w:r w:rsidR="00B80840" w:rsidRPr="00B80840">
        <w:lastRenderedPageBreak/>
        <w:t>is now more substantial, real-time, and less expensive to get, allowing for precise and fine</w:t>
      </w:r>
      <w:r w:rsidR="00F33FC9">
        <w:t xml:space="preserve"> </w:t>
      </w:r>
      <w:r w:rsidR="00B80840" w:rsidRPr="00B80840">
        <w:t>grained radio audience monitoring</w:t>
      </w:r>
      <w:r w:rsidR="008C3768">
        <w:t xml:space="preserve"> </w:t>
      </w:r>
      <w:r w:rsidR="007F0D8D">
        <w:fldChar w:fldCharType="begin" w:fldLock="1"/>
      </w:r>
      <w:r w:rsidR="00822661">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7F0D8D">
        <w:fldChar w:fldCharType="separate"/>
      </w:r>
      <w:r w:rsidR="007F0D8D" w:rsidRPr="007F0D8D">
        <w:rPr>
          <w:noProof/>
        </w:rPr>
        <w:t>[1]</w:t>
      </w:r>
      <w:r w:rsidR="007F0D8D">
        <w:fldChar w:fldCharType="end"/>
      </w:r>
      <w:r w:rsidR="00B80840" w:rsidRPr="00B80840">
        <w:t>.</w:t>
      </w:r>
    </w:p>
    <w:p w14:paraId="794EBA31" w14:textId="08064DA7" w:rsidR="00637265" w:rsidRDefault="00637265" w:rsidP="00EB5FEC">
      <w:pPr>
        <w:pStyle w:val="Heading3"/>
      </w:pPr>
      <w:r>
        <w:t xml:space="preserve">AUDIENCE MEASUREMENT </w:t>
      </w:r>
      <w:r w:rsidR="005E4B7B">
        <w:t>IN</w:t>
      </w:r>
      <w:r>
        <w:t xml:space="preserve"> DIGITAL </w:t>
      </w:r>
      <w:r w:rsidRPr="00700BF9">
        <w:t>SIGNAGE</w:t>
      </w:r>
    </w:p>
    <w:p w14:paraId="25B8A9D1" w14:textId="2B6A2468" w:rsidR="00933FEB" w:rsidRDefault="00C82C5D" w:rsidP="00EB5FEC">
      <w:r w:rsidRPr="003C1A84">
        <w:t>Digital signage service provides advertisements and useful information using terminal equipped with electronic displays, and it is also possible to aggregate information using various kinds of sensors including camera</w:t>
      </w:r>
      <w:r w:rsidR="00680E5D" w:rsidRPr="003C1A84">
        <w:t xml:space="preserve">. </w:t>
      </w:r>
      <w:r w:rsidR="00833658">
        <w:t>I</w:t>
      </w:r>
      <w:r w:rsidR="00833658"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rsidR="00B95B31">
        <w:t>. D</w:t>
      </w:r>
      <w:r w:rsidR="00680E5D" w:rsidRPr="003C1A84">
        <w:t>igital signage services are becoming more popular these days for a variety of reasons</w:t>
      </w:r>
      <w:r w:rsidR="00BC6AD9" w:rsidRPr="003C1A84">
        <w:t xml:space="preserve"> </w:t>
      </w:r>
      <w:r w:rsidR="00680E5D" w:rsidRPr="003C1A84">
        <w:t>allowing for increased contact and intelligence service</w:t>
      </w:r>
      <w:r w:rsidR="00BC6AD9" w:rsidRPr="003C1A84">
        <w:t>s e</w:t>
      </w:r>
      <w:r w:rsidR="00680E5D" w:rsidRPr="003C1A84">
        <w:t>specially now that digital signage devices are being put in a variety of locations</w:t>
      </w:r>
      <w:r w:rsidR="004F768C">
        <w:t xml:space="preserve"> including public spaces</w:t>
      </w:r>
      <w:r w:rsidR="00CE638A">
        <w:t xml:space="preserve"> </w:t>
      </w:r>
      <w:r w:rsidR="00F27F84">
        <w:fldChar w:fldCharType="begin" w:fldLock="1"/>
      </w:r>
      <w:r w:rsidR="00822661">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F27F84">
        <w:fldChar w:fldCharType="separate"/>
      </w:r>
      <w:r w:rsidR="0000281C" w:rsidRPr="0000281C">
        <w:rPr>
          <w:noProof/>
        </w:rPr>
        <w:t>[3]</w:t>
      </w:r>
      <w:r w:rsidR="00F27F84">
        <w:fldChar w:fldCharType="end"/>
      </w:r>
      <w:r w:rsidR="003A408C" w:rsidRPr="003C1A84">
        <w:t>. B</w:t>
      </w:r>
      <w:r w:rsidR="00680E5D" w:rsidRPr="003C1A84">
        <w:t>us stops, hallways, and shopping malls are examples of public spaces.</w:t>
      </w:r>
      <w:r w:rsidR="00D85255">
        <w:t xml:space="preserve"> </w:t>
      </w:r>
      <w:r w:rsidR="00EC32E8" w:rsidRPr="00D85255">
        <w:t xml:space="preserve">Static signs are losing their impact, but digital signage, on the other hand, </w:t>
      </w:r>
      <w:r w:rsidR="005C4C59">
        <w:t>are</w:t>
      </w:r>
      <w:r w:rsidR="00EC32E8" w:rsidRPr="00D85255">
        <w:t xml:space="preserve"> designed to capture consumers' attention and convey messages that are tailored to improve their </w:t>
      </w:r>
      <w:r w:rsidR="00AC17D2">
        <w:t>experience. It</w:t>
      </w:r>
      <w:r w:rsidR="00D073DF">
        <w:t xml:space="preserve"> </w:t>
      </w:r>
      <w:r w:rsidR="00F0311E">
        <w:t>is</w:t>
      </w:r>
      <w:r w:rsidR="00680E5D" w:rsidRPr="003C1A84">
        <w:t xml:space="preserve"> useful for obtaining audience and environmental data</w:t>
      </w:r>
      <w:r w:rsidR="00D073DF">
        <w:t xml:space="preserve"> to aid the kind of content to </w:t>
      </w:r>
      <w:r w:rsidR="004635BE">
        <w:t xml:space="preserve">present to </w:t>
      </w:r>
      <w:r w:rsidR="00BF07CD">
        <w:t>then</w:t>
      </w:r>
      <w:r w:rsidR="00680E5D" w:rsidRPr="003C1A84">
        <w:t>. This</w:t>
      </w:r>
      <w:r w:rsidR="00BE403E" w:rsidRPr="003C1A84">
        <w:t xml:space="preserve"> </w:t>
      </w:r>
      <w:r w:rsidR="00C3127C">
        <w:t xml:space="preserve">project </w:t>
      </w:r>
      <w:r w:rsidR="00964247">
        <w:t>presents a web-based approach for gathering th</w:t>
      </w:r>
      <w:r w:rsidR="00142E67">
        <w:t>ese</w:t>
      </w:r>
      <w:r w:rsidR="00964247">
        <w:t xml:space="preserve"> data</w:t>
      </w:r>
      <w:r w:rsidR="00522EE6">
        <w:t>,</w:t>
      </w:r>
      <w:r w:rsidR="00FB5F3F">
        <w:t xml:space="preserve"> using</w:t>
      </w:r>
      <w:r w:rsidR="005935F6">
        <w:t xml:space="preserve"> machine learning to accurately predict</w:t>
      </w:r>
      <w:r w:rsidR="00522EE6">
        <w:t xml:space="preserve"> and identify different sound </w:t>
      </w:r>
      <w:r w:rsidR="005935F6">
        <w:t>data.</w:t>
      </w:r>
    </w:p>
    <w:p w14:paraId="1DA0B6CD" w14:textId="0D5447EC" w:rsidR="00933FEB" w:rsidRDefault="00933FEB" w:rsidP="00EB5FEC">
      <w:pPr>
        <w:pStyle w:val="Heading2"/>
      </w:pPr>
      <w:r>
        <w:t>PROBLEM STATEMENT</w:t>
      </w:r>
    </w:p>
    <w:p w14:paraId="5F22B27E" w14:textId="039549F5" w:rsidR="00933FEB" w:rsidRDefault="006F5692" w:rsidP="00EB5FEC">
      <w:r w:rsidRPr="006F5692">
        <w:t>With the rapid technological</w:t>
      </w:r>
      <w:r w:rsidR="001C72E6">
        <w:t xml:space="preserve"> </w:t>
      </w:r>
      <w:r w:rsidRPr="006F5692">
        <w:t>advancements that the world is e</w:t>
      </w:r>
      <w:r>
        <w:t xml:space="preserve">xperiencing, a shift from the traditional way of doing things to a more efficient way is required. Currently, radio audience measurement is done in a way that requires full human input </w:t>
      </w:r>
      <w:r w:rsidR="00F477F3">
        <w:t>by recalling</w:t>
      </w:r>
      <w:r w:rsidR="00BF3F8D">
        <w:t xml:space="preserve">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227587F7" w14:textId="58143E78" w:rsidR="00BF3F8D" w:rsidRDefault="00BF3F8D" w:rsidP="00EB5FEC">
      <w:pPr>
        <w:pStyle w:val="Heading2"/>
      </w:pPr>
      <w:r>
        <w:t>AIMS AND OBJECTIVES</w:t>
      </w:r>
    </w:p>
    <w:p w14:paraId="27709D68" w14:textId="376278AA" w:rsidR="00765F7E" w:rsidRDefault="00196C0E" w:rsidP="00EB5FEC">
      <w:r>
        <w:t xml:space="preserve">This </w:t>
      </w:r>
      <w:r w:rsidR="00ED74C5">
        <w:t>project</w:t>
      </w:r>
      <w:r>
        <w:t xml:space="preserve"> aims to design</w:t>
      </w:r>
      <w:r w:rsidR="00703714">
        <w:t xml:space="preserve"> and build</w:t>
      </w:r>
      <w:r>
        <w:t xml:space="preserve">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w:t>
      </w:r>
      <w:r w:rsidR="00703714">
        <w:t xml:space="preserve"> </w:t>
      </w:r>
    </w:p>
    <w:p w14:paraId="19B0B78F" w14:textId="77777777" w:rsidR="003956EB" w:rsidRDefault="003956EB" w:rsidP="00EB5FEC"/>
    <w:p w14:paraId="2A5652A7" w14:textId="49429090" w:rsidR="00196C0E" w:rsidRDefault="00765F7E" w:rsidP="00EB5FEC">
      <w:r>
        <w:lastRenderedPageBreak/>
        <w:t>The objectives of this project are to:</w:t>
      </w:r>
    </w:p>
    <w:p w14:paraId="7E62D44C" w14:textId="64CD5B58" w:rsidR="00196C0E" w:rsidRPr="007A5F52" w:rsidRDefault="00196C0E" w:rsidP="00F15076">
      <w:pPr>
        <w:pStyle w:val="ListParagraph"/>
        <w:numPr>
          <w:ilvl w:val="0"/>
          <w:numId w:val="2"/>
        </w:numPr>
        <w:spacing w:line="360" w:lineRule="auto"/>
      </w:pPr>
      <w:r w:rsidRPr="007A5F52">
        <w:t>To design a mobile and web application using figma.</w:t>
      </w:r>
    </w:p>
    <w:p w14:paraId="353621BA" w14:textId="04A9AE1A" w:rsidR="00196C0E" w:rsidRPr="007A5F52" w:rsidRDefault="00196C0E" w:rsidP="00F15076">
      <w:pPr>
        <w:pStyle w:val="ListParagraph"/>
        <w:numPr>
          <w:ilvl w:val="0"/>
          <w:numId w:val="2"/>
        </w:numPr>
        <w:spacing w:line="360" w:lineRule="auto"/>
      </w:pPr>
      <w:r w:rsidRPr="007A5F52">
        <w:t>To build out the mobile and web application using javascript, with frameworks like React native and React js respe</w:t>
      </w:r>
      <w:r w:rsidR="007A5F52">
        <w:t>c</w:t>
      </w:r>
      <w:r w:rsidRPr="007A5F52">
        <w:t>tively.</w:t>
      </w:r>
    </w:p>
    <w:p w14:paraId="36AB6EE7" w14:textId="38ECD010" w:rsidR="00196C0E" w:rsidRPr="007A5F52" w:rsidRDefault="00196C0E" w:rsidP="00F15076">
      <w:pPr>
        <w:pStyle w:val="ListParagraph"/>
        <w:numPr>
          <w:ilvl w:val="0"/>
          <w:numId w:val="2"/>
        </w:numPr>
        <w:spacing w:line="360" w:lineRule="auto"/>
      </w:pPr>
      <w:r w:rsidRPr="007A5F52">
        <w:t>To u</w:t>
      </w:r>
      <w:r w:rsidR="007A5F52" w:rsidRPr="007A5F52">
        <w:t>se a cloud storage platform like firebase to store the audio recordings of participants.</w:t>
      </w:r>
    </w:p>
    <w:p w14:paraId="6FF6B8A5" w14:textId="07FFDCF7" w:rsidR="007A5F52" w:rsidRPr="007A5F52" w:rsidRDefault="007A5F52" w:rsidP="00F15076">
      <w:pPr>
        <w:pStyle w:val="ListParagraph"/>
        <w:numPr>
          <w:ilvl w:val="0"/>
          <w:numId w:val="2"/>
        </w:numPr>
        <w:spacing w:line="360" w:lineRule="auto"/>
      </w:pPr>
      <w:r w:rsidRPr="007A5F52">
        <w:t xml:space="preserve">To use machine learning to accurately predict the nature of the recordings that participants </w:t>
      </w:r>
      <w:r w:rsidR="00720324">
        <w:t>have uploaded</w:t>
      </w:r>
      <w:r w:rsidRPr="007A5F52">
        <w:t>.</w:t>
      </w:r>
    </w:p>
    <w:p w14:paraId="581408E9" w14:textId="392EA2A8" w:rsidR="00BF3F8D" w:rsidRDefault="007A5F52" w:rsidP="00F15076">
      <w:pPr>
        <w:pStyle w:val="ListParagraph"/>
        <w:numPr>
          <w:ilvl w:val="0"/>
          <w:numId w:val="2"/>
        </w:numPr>
        <w:spacing w:line="360" w:lineRule="auto"/>
      </w:pPr>
      <w:r w:rsidRPr="007A5F52">
        <w:t xml:space="preserve">To determine the effectiveness of the system by comparing the results to </w:t>
      </w:r>
      <w:r w:rsidR="00703714">
        <w:t xml:space="preserve">a </w:t>
      </w:r>
      <w:r w:rsidRPr="007A5F52">
        <w:t xml:space="preserve">predetermined </w:t>
      </w:r>
      <w:r w:rsidR="00703714">
        <w:t xml:space="preserve">set of </w:t>
      </w:r>
      <w:r w:rsidRPr="007A5F52">
        <w:t>results.</w:t>
      </w:r>
    </w:p>
    <w:p w14:paraId="28B20984" w14:textId="278AC67A" w:rsidR="00EB5FEC" w:rsidRDefault="00EB5FEC" w:rsidP="00EB5FEC">
      <w:pPr>
        <w:pStyle w:val="Heading2"/>
      </w:pPr>
      <w:r>
        <w:t>SIGNIFICANCE OF THE PROJECT</w:t>
      </w:r>
    </w:p>
    <w:p w14:paraId="11ED06CC" w14:textId="270C89AF" w:rsidR="00EB5FEC" w:rsidRDefault="00EB5FEC" w:rsidP="00EB5FEC">
      <w:r>
        <w:t>The data gotten implementation of this project will be beneficial to the following groups of people</w:t>
      </w:r>
      <w:r w:rsidR="00F15076">
        <w:t>:</w:t>
      </w:r>
      <w:r w:rsidR="00195B13">
        <w:t xml:space="preserve"> </w:t>
      </w:r>
    </w:p>
    <w:p w14:paraId="73E424D9" w14:textId="191D7F77" w:rsidR="00EB5FEC" w:rsidRDefault="00EB5FEC" w:rsidP="00F15076">
      <w:pPr>
        <w:pStyle w:val="ListParagraph"/>
        <w:numPr>
          <w:ilvl w:val="0"/>
          <w:numId w:val="3"/>
        </w:numPr>
        <w:spacing w:line="360" w:lineRule="auto"/>
      </w:pPr>
      <w:r w:rsidRPr="00F15076">
        <w:rPr>
          <w:b/>
          <w:bCs/>
        </w:rPr>
        <w:t>Advertisers</w:t>
      </w:r>
      <w:r>
        <w:t xml:space="preserve">: Data gathered from this project could be used by advertisers to </w:t>
      </w:r>
      <w:r w:rsidR="00596325">
        <w:t>target a specific audience to advertise their content to.</w:t>
      </w:r>
    </w:p>
    <w:p w14:paraId="49F21DA4" w14:textId="793CA355" w:rsidR="00596325" w:rsidRDefault="00596325" w:rsidP="00F15076">
      <w:pPr>
        <w:pStyle w:val="ListParagraph"/>
        <w:numPr>
          <w:ilvl w:val="0"/>
          <w:numId w:val="3"/>
        </w:numPr>
        <w:spacing w:line="360" w:lineRule="auto"/>
      </w:pPr>
      <w:r w:rsidRPr="00F15076">
        <w:rPr>
          <w:b/>
          <w:bCs/>
        </w:rPr>
        <w:t>Researchers</w:t>
      </w:r>
      <w:r>
        <w:t>: Researchers are constantly looking for ways to improve the spread of good and reliable information. The data gotten from this project could be of tremendous help to achieve this goal.</w:t>
      </w:r>
    </w:p>
    <w:p w14:paraId="2652DBF5" w14:textId="5521339D" w:rsidR="00596325" w:rsidRPr="00F15076" w:rsidRDefault="00596325" w:rsidP="00F15076">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75C5F429" w14:textId="1AE58D62" w:rsidR="00596325" w:rsidRPr="00EB5FEC" w:rsidRDefault="00596325" w:rsidP="00F15076">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sidR="00F245C0">
        <w:rPr>
          <w:rFonts w:eastAsia="Times New Roman"/>
        </w:rPr>
        <w:t>,</w:t>
      </w:r>
      <w:r w:rsidRPr="00F15076">
        <w:rPr>
          <w:rFonts w:eastAsia="Times New Roman"/>
        </w:rPr>
        <w:t xml:space="preserve"> to predict future problems as well as solutions. Data gathered from this project could ai</w:t>
      </w:r>
      <w:r w:rsidR="00F245C0">
        <w:rPr>
          <w:rFonts w:eastAsia="Times New Roman"/>
        </w:rPr>
        <w:t>d</w:t>
      </w:r>
      <w:r w:rsidRPr="00F15076">
        <w:rPr>
          <w:rFonts w:eastAsia="Times New Roman"/>
        </w:rPr>
        <w:t xml:space="preserve"> them.</w:t>
      </w:r>
    </w:p>
    <w:p w14:paraId="1B146211" w14:textId="1C0FE2EE" w:rsidR="004F3F5A" w:rsidRDefault="000D7D48" w:rsidP="00EB5FEC">
      <w:pPr>
        <w:pStyle w:val="Heading2"/>
      </w:pPr>
      <w:r>
        <w:t>MOTIVATION FOR THE STUDY</w:t>
      </w:r>
    </w:p>
    <w:p w14:paraId="0091810A" w14:textId="75A228EF" w:rsidR="001C72E6" w:rsidRDefault="001C72E6" w:rsidP="00EB5FEC">
      <w:r>
        <w:t xml:space="preserve">With the rapid increase in the population of the world today, there is also a progressive increase in the demand for good and quality information content. Advancements in technology are gradually bringing about </w:t>
      </w:r>
      <w:r w:rsidR="007966E0">
        <w:t>a change in what people engage in as well as their interests. It is clear, that what people listened to some 40 years ago on radio stations aren’t what they are interested in listening to these days. Thus, the need for some way to accurately determine what people are really interested in listening to. This project</w:t>
      </w:r>
      <w:r w:rsidR="00285ACA">
        <w:t xml:space="preserve"> </w:t>
      </w:r>
      <w:r w:rsidR="007966E0">
        <w:t>tries to measure the listening patterns of radio audiences</w:t>
      </w:r>
      <w:r w:rsidR="00BB3748">
        <w:t xml:space="preserve"> and </w:t>
      </w:r>
      <w:r w:rsidR="007966E0">
        <w:t>predict people</w:t>
      </w:r>
      <w:r w:rsidR="00BB3748">
        <w:t xml:space="preserve"> are interested in listening to</w:t>
      </w:r>
      <w:r w:rsidR="007966E0">
        <w:t xml:space="preserve">. </w:t>
      </w:r>
    </w:p>
    <w:p w14:paraId="69095727" w14:textId="02A79CCE" w:rsidR="003A3FE8" w:rsidRDefault="003A3FE8" w:rsidP="003A3FE8">
      <w:pPr>
        <w:pStyle w:val="Heading2"/>
      </w:pPr>
      <w:r>
        <w:lastRenderedPageBreak/>
        <w:t>METHODOLOGY</w:t>
      </w:r>
    </w:p>
    <w:p w14:paraId="733734F1" w14:textId="3DA08633" w:rsidR="003A3FE8" w:rsidRPr="003A3FE8" w:rsidRDefault="003A3FE8" w:rsidP="003A3FE8">
      <w:r>
        <w:t>Two client-side applications were built</w:t>
      </w:r>
      <w:r w:rsidR="007311E3">
        <w:t>-</w:t>
      </w:r>
      <w:r>
        <w:t xml:space="preserve">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React js respectively.</w:t>
      </w:r>
      <w:r w:rsidR="00FF14D3">
        <w:t xml:space="preserve"> A javascript library called ml5 js handles machine learning on the admin</w:t>
      </w:r>
      <w:r w:rsidR="00990B20">
        <w:t>i</w:t>
      </w:r>
      <w:r w:rsidR="007311E3">
        <w:t>strators</w:t>
      </w:r>
      <w:r w:rsidR="00FC5BA6">
        <w:t>’</w:t>
      </w:r>
      <w:r w:rsidR="00FF14D3">
        <w:t xml:space="preserve"> dashboard, to predict the kinds of recordings that participants have sent to the server. Th</w:t>
      </w:r>
      <w:r w:rsidR="00990B20">
        <w:t>ese</w:t>
      </w:r>
      <w:r w:rsidR="00FF14D3">
        <w:t xml:space="preserve"> results are then analyzed and used to estimate the listening audience.</w:t>
      </w:r>
    </w:p>
    <w:p w14:paraId="4A8246E4" w14:textId="52FA90CC" w:rsidR="00ED74C5" w:rsidRDefault="00ED74C5" w:rsidP="00EB5FEC">
      <w:pPr>
        <w:pStyle w:val="Heading2"/>
      </w:pPr>
      <w:r>
        <w:t>PROJECT ORGANI</w:t>
      </w:r>
      <w:r w:rsidR="00EB5FEC">
        <w:t>S</w:t>
      </w:r>
      <w:r>
        <w:t>ATION</w:t>
      </w:r>
    </w:p>
    <w:p w14:paraId="68ECE400" w14:textId="346FDE31" w:rsidR="00ED74C5" w:rsidRPr="00ED74C5" w:rsidRDefault="00ED74C5" w:rsidP="00EB5FEC">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62F3B328" w14:textId="4A6032DC" w:rsidR="00ED74C5" w:rsidRPr="00ED74C5" w:rsidRDefault="00ED74C5" w:rsidP="00EB5FEC">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3A2CF999" w14:textId="1B4FFDE3" w:rsidR="00ED74C5" w:rsidRPr="00ED74C5" w:rsidRDefault="00ED74C5" w:rsidP="00EB5FEC">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6A7023EB" w14:textId="38353CA8" w:rsidR="00ED74C5" w:rsidRPr="00ED74C5" w:rsidRDefault="00ED74C5" w:rsidP="00EB5FEC">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rsidR="009828EE">
        <w:t>z</w:t>
      </w:r>
      <w:r w:rsidRPr="00ED74C5">
        <w:t>ed in this chapter.</w:t>
      </w:r>
    </w:p>
    <w:p w14:paraId="62B58645" w14:textId="7F0E6FB9" w:rsidR="00ED74C5" w:rsidRDefault="00ED74C5" w:rsidP="00EB5FEC">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67E116BF" w14:textId="77777777" w:rsidR="003956EB" w:rsidRPr="00ED74C5" w:rsidRDefault="003956EB" w:rsidP="00EB5FEC"/>
    <w:p w14:paraId="506FBCD0" w14:textId="267AF072" w:rsidR="008D623E" w:rsidRDefault="003956EB" w:rsidP="003956EB">
      <w:pPr>
        <w:pStyle w:val="Heading1"/>
      </w:pPr>
      <w:r>
        <w:lastRenderedPageBreak/>
        <w:t>LITERATURE REVIEW</w:t>
      </w:r>
    </w:p>
    <w:p w14:paraId="556716C9" w14:textId="4392195D" w:rsidR="003956EB" w:rsidRDefault="003956EB" w:rsidP="003956EB">
      <w:pPr>
        <w:pStyle w:val="Heading2"/>
      </w:pPr>
      <w:r>
        <w:t>INTRODUCTION</w:t>
      </w:r>
    </w:p>
    <w:p w14:paraId="7466A414" w14:textId="77777777" w:rsidR="004056CE" w:rsidRDefault="004056CE" w:rsidP="004056CE">
      <w:pPr>
        <w:jc w:val="both"/>
      </w:pPr>
      <w:r>
        <w:t>To propel the realisation of smart cities of the future, every industry has to have its fair share of automation. This will be evident in the application of smart monitoring systems and automated replacements in all industries, including the agricultural sector. Over the years, intelligent and automated solutions in farming have witnessed extensive development. These continue to penetrate several applications from complex subjects like genetically modified crops and animals to simpler aspects like irrigation and monitoring. Due to the lack of sufficient irrigation provisions in various countries, irrigation solutions have been among the crucial points of interest for several studies. This study seeks to explore a new solution to monitoring the conditions of the soil and providing automated irrigation based on the observed conditions. Recent studies have explored different thematic areas in this domain which includes, but not limited to, automated solutions in the agricultural industry, application of intelligent soil monitoring systems in agriculture and automated irrigation solutions.</w:t>
      </w:r>
    </w:p>
    <w:p w14:paraId="56E3DFD2" w14:textId="77777777" w:rsidR="003956EB" w:rsidRPr="003956EB" w:rsidRDefault="003956EB" w:rsidP="003956EB"/>
    <w:p w14:paraId="6F3C693C" w14:textId="6D17F687" w:rsidR="00E8309F" w:rsidRPr="00E8309F" w:rsidRDefault="00E8309F" w:rsidP="00EB5FEC"/>
    <w:p w14:paraId="001DE91C" w14:textId="71B30758" w:rsidR="00F0435A" w:rsidRDefault="00F0435A" w:rsidP="00EB5FEC">
      <w:r>
        <w:tab/>
      </w:r>
    </w:p>
    <w:p w14:paraId="7C2DBBC4" w14:textId="018957B3" w:rsidR="00B25ECC" w:rsidRDefault="00B25ECC" w:rsidP="00EB5FEC"/>
    <w:p w14:paraId="0CF62D7F" w14:textId="5B3C0ED8" w:rsidR="00B25ECC" w:rsidRDefault="00B25ECC" w:rsidP="00EB5FEC"/>
    <w:p w14:paraId="2A12522B" w14:textId="1BE707C0" w:rsidR="00B25ECC" w:rsidRDefault="00B25ECC" w:rsidP="00EB5FEC"/>
    <w:p w14:paraId="09211936" w14:textId="55D0D288" w:rsidR="00B25ECC" w:rsidRDefault="00B25ECC" w:rsidP="00EB5FEC"/>
    <w:p w14:paraId="472981CC" w14:textId="1E655983" w:rsidR="00B25ECC" w:rsidRDefault="00B25ECC" w:rsidP="00EB5FEC"/>
    <w:p w14:paraId="3127A75F" w14:textId="594CA481" w:rsidR="00B25ECC" w:rsidRDefault="00B25ECC" w:rsidP="00EB5FEC"/>
    <w:p w14:paraId="6C4FBD28" w14:textId="4A188EA2" w:rsidR="00B25ECC" w:rsidRDefault="00B25ECC" w:rsidP="00EB5FEC"/>
    <w:p w14:paraId="2B24B44B" w14:textId="3A257A1D" w:rsidR="00B25ECC" w:rsidRDefault="00B25ECC" w:rsidP="00EB5FEC"/>
    <w:p w14:paraId="4ACA6E58" w14:textId="52F80E91" w:rsidR="00B25ECC" w:rsidRDefault="00B25ECC" w:rsidP="00EB5FEC"/>
    <w:p w14:paraId="1153C066" w14:textId="5508B5DC" w:rsidR="00B25ECC" w:rsidRDefault="00B25ECC" w:rsidP="00EB5FEC"/>
    <w:p w14:paraId="4A35AA96" w14:textId="07DE2B64" w:rsidR="00B25ECC" w:rsidRDefault="00B25ECC" w:rsidP="00EB5FEC"/>
    <w:p w14:paraId="71334835" w14:textId="576611E3" w:rsidR="00B25ECC" w:rsidRDefault="00B25ECC" w:rsidP="00EB5FEC"/>
    <w:p w14:paraId="01C91C64" w14:textId="1B52E386" w:rsidR="00B25ECC" w:rsidRDefault="00B25ECC" w:rsidP="00EB5FEC"/>
    <w:p w14:paraId="55EF5230" w14:textId="5930E95B" w:rsidR="00B25ECC" w:rsidRDefault="00B25ECC" w:rsidP="00EB5FEC"/>
    <w:p w14:paraId="447533CE" w14:textId="5F514751" w:rsidR="00B25ECC" w:rsidRDefault="00B25ECC" w:rsidP="00EB5FEC"/>
    <w:p w14:paraId="4C29D454" w14:textId="7BC3758D" w:rsidR="00B25ECC" w:rsidRDefault="00B25ECC" w:rsidP="00EB5FEC"/>
    <w:p w14:paraId="148196AA" w14:textId="4A7DB5B9" w:rsidR="00B25ECC" w:rsidRDefault="00B25ECC" w:rsidP="00EB5FEC"/>
    <w:p w14:paraId="04A94E91" w14:textId="6E37C0DA" w:rsidR="00B25ECC" w:rsidRDefault="00B25ECC" w:rsidP="00EB5FEC"/>
    <w:p w14:paraId="6BEE6387" w14:textId="77777777" w:rsidR="00B25ECC" w:rsidRPr="00F0435A" w:rsidRDefault="00B25ECC" w:rsidP="00EB5FEC"/>
    <w:sectPr w:rsidR="00B25ECC" w:rsidRPr="00F043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C70A7" w14:textId="77777777" w:rsidR="007C6860" w:rsidRDefault="007C6860" w:rsidP="00EB5FEC">
      <w:r>
        <w:separator/>
      </w:r>
    </w:p>
  </w:endnote>
  <w:endnote w:type="continuationSeparator" w:id="0">
    <w:p w14:paraId="356B7ED7" w14:textId="77777777" w:rsidR="007C6860" w:rsidRDefault="007C6860"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AEBCA" w14:textId="77777777" w:rsidR="007C6860" w:rsidRDefault="007C6860" w:rsidP="00EB5FEC">
      <w:r>
        <w:separator/>
      </w:r>
    </w:p>
  </w:footnote>
  <w:footnote w:type="continuationSeparator" w:id="0">
    <w:p w14:paraId="1A0D79B9" w14:textId="77777777" w:rsidR="007C6860" w:rsidRDefault="007C6860"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150F6"/>
    <w:rsid w:val="0002057D"/>
    <w:rsid w:val="00037E52"/>
    <w:rsid w:val="00053302"/>
    <w:rsid w:val="000B21BE"/>
    <w:rsid w:val="000B554F"/>
    <w:rsid w:val="000D7195"/>
    <w:rsid w:val="000D7D48"/>
    <w:rsid w:val="0011078D"/>
    <w:rsid w:val="00140768"/>
    <w:rsid w:val="00142498"/>
    <w:rsid w:val="00142E67"/>
    <w:rsid w:val="00153F01"/>
    <w:rsid w:val="00195B13"/>
    <w:rsid w:val="00196C0E"/>
    <w:rsid w:val="001C72E6"/>
    <w:rsid w:val="001D2B5E"/>
    <w:rsid w:val="00200687"/>
    <w:rsid w:val="00235F8D"/>
    <w:rsid w:val="00255627"/>
    <w:rsid w:val="00266AF3"/>
    <w:rsid w:val="00285ACA"/>
    <w:rsid w:val="002F2221"/>
    <w:rsid w:val="002F5299"/>
    <w:rsid w:val="003956EB"/>
    <w:rsid w:val="003A3FE8"/>
    <w:rsid w:val="003A408C"/>
    <w:rsid w:val="003A75D7"/>
    <w:rsid w:val="003C01C3"/>
    <w:rsid w:val="003C1A84"/>
    <w:rsid w:val="003C6B5B"/>
    <w:rsid w:val="003F5F61"/>
    <w:rsid w:val="004056CE"/>
    <w:rsid w:val="00420541"/>
    <w:rsid w:val="004635BE"/>
    <w:rsid w:val="004956AE"/>
    <w:rsid w:val="004959BB"/>
    <w:rsid w:val="004A75A7"/>
    <w:rsid w:val="004B5E49"/>
    <w:rsid w:val="004C15DA"/>
    <w:rsid w:val="004C483C"/>
    <w:rsid w:val="004D6D5B"/>
    <w:rsid w:val="004F180F"/>
    <w:rsid w:val="004F3F5A"/>
    <w:rsid w:val="004F768C"/>
    <w:rsid w:val="00521E89"/>
    <w:rsid w:val="00522EE6"/>
    <w:rsid w:val="005456E3"/>
    <w:rsid w:val="00554E19"/>
    <w:rsid w:val="00570076"/>
    <w:rsid w:val="005935F6"/>
    <w:rsid w:val="00596325"/>
    <w:rsid w:val="005A5930"/>
    <w:rsid w:val="005C4C59"/>
    <w:rsid w:val="005E4B7B"/>
    <w:rsid w:val="005F4E73"/>
    <w:rsid w:val="00613A37"/>
    <w:rsid w:val="00633ED9"/>
    <w:rsid w:val="00636F5C"/>
    <w:rsid w:val="00637265"/>
    <w:rsid w:val="00680E5D"/>
    <w:rsid w:val="006830D8"/>
    <w:rsid w:val="00696C7E"/>
    <w:rsid w:val="006D1EB3"/>
    <w:rsid w:val="006F5692"/>
    <w:rsid w:val="00700BF9"/>
    <w:rsid w:val="00703714"/>
    <w:rsid w:val="007201C4"/>
    <w:rsid w:val="00720324"/>
    <w:rsid w:val="007311E3"/>
    <w:rsid w:val="00751074"/>
    <w:rsid w:val="0076347B"/>
    <w:rsid w:val="00765F7E"/>
    <w:rsid w:val="00774784"/>
    <w:rsid w:val="007966E0"/>
    <w:rsid w:val="007A5F52"/>
    <w:rsid w:val="007C6860"/>
    <w:rsid w:val="007F0D8D"/>
    <w:rsid w:val="007F752A"/>
    <w:rsid w:val="00822661"/>
    <w:rsid w:val="00833658"/>
    <w:rsid w:val="00852F51"/>
    <w:rsid w:val="0086162D"/>
    <w:rsid w:val="00874531"/>
    <w:rsid w:val="00894DC6"/>
    <w:rsid w:val="008A33D9"/>
    <w:rsid w:val="008C3768"/>
    <w:rsid w:val="008C3F97"/>
    <w:rsid w:val="008D60C5"/>
    <w:rsid w:val="008D623E"/>
    <w:rsid w:val="008D6C91"/>
    <w:rsid w:val="008E7F93"/>
    <w:rsid w:val="009116CF"/>
    <w:rsid w:val="00933FEB"/>
    <w:rsid w:val="00964247"/>
    <w:rsid w:val="00966F13"/>
    <w:rsid w:val="009828EE"/>
    <w:rsid w:val="00990B20"/>
    <w:rsid w:val="00A81622"/>
    <w:rsid w:val="00A86FE9"/>
    <w:rsid w:val="00AB67EE"/>
    <w:rsid w:val="00AB7B46"/>
    <w:rsid w:val="00AC17D2"/>
    <w:rsid w:val="00AC7078"/>
    <w:rsid w:val="00B01ED0"/>
    <w:rsid w:val="00B062E2"/>
    <w:rsid w:val="00B230B2"/>
    <w:rsid w:val="00B25ECC"/>
    <w:rsid w:val="00B77565"/>
    <w:rsid w:val="00B80840"/>
    <w:rsid w:val="00B95B31"/>
    <w:rsid w:val="00BB0D56"/>
    <w:rsid w:val="00BB3748"/>
    <w:rsid w:val="00BC6AD9"/>
    <w:rsid w:val="00BE403E"/>
    <w:rsid w:val="00BE6C39"/>
    <w:rsid w:val="00BF07CD"/>
    <w:rsid w:val="00BF3F8D"/>
    <w:rsid w:val="00C001AB"/>
    <w:rsid w:val="00C17B6F"/>
    <w:rsid w:val="00C3127C"/>
    <w:rsid w:val="00C724E3"/>
    <w:rsid w:val="00C80CF9"/>
    <w:rsid w:val="00C82C5D"/>
    <w:rsid w:val="00CB5042"/>
    <w:rsid w:val="00CE0E09"/>
    <w:rsid w:val="00CE638A"/>
    <w:rsid w:val="00D073DF"/>
    <w:rsid w:val="00D85255"/>
    <w:rsid w:val="00DA04B8"/>
    <w:rsid w:val="00DC42BD"/>
    <w:rsid w:val="00DD5C98"/>
    <w:rsid w:val="00DE6712"/>
    <w:rsid w:val="00E13B1C"/>
    <w:rsid w:val="00E50473"/>
    <w:rsid w:val="00E80DA5"/>
    <w:rsid w:val="00E8309F"/>
    <w:rsid w:val="00EB1D7F"/>
    <w:rsid w:val="00EB5FEC"/>
    <w:rsid w:val="00EC32E8"/>
    <w:rsid w:val="00ED74C5"/>
    <w:rsid w:val="00EF395F"/>
    <w:rsid w:val="00F0311E"/>
    <w:rsid w:val="00F0435A"/>
    <w:rsid w:val="00F0737E"/>
    <w:rsid w:val="00F13502"/>
    <w:rsid w:val="00F15076"/>
    <w:rsid w:val="00F226A9"/>
    <w:rsid w:val="00F245C0"/>
    <w:rsid w:val="00F26112"/>
    <w:rsid w:val="00F27F84"/>
    <w:rsid w:val="00F33FC9"/>
    <w:rsid w:val="00F343A7"/>
    <w:rsid w:val="00F477F3"/>
    <w:rsid w:val="00F91C3F"/>
    <w:rsid w:val="00FB0331"/>
    <w:rsid w:val="00FB2D14"/>
    <w:rsid w:val="00FB5F3F"/>
    <w:rsid w:val="00FC5BA6"/>
    <w:rsid w:val="00FF1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TotalTime>
  <Pages>10</Pages>
  <Words>3006</Words>
  <Characters>1713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JOSEPH ANIBE AYEGBA</cp:lastModifiedBy>
  <cp:revision>135</cp:revision>
  <dcterms:created xsi:type="dcterms:W3CDTF">2021-03-27T07:07:00Z</dcterms:created>
  <dcterms:modified xsi:type="dcterms:W3CDTF">2021-07-0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